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25B92D" w14:textId="77777777"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14:paraId="503DE47D" w14:textId="77777777"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 xml:space="preserve">SKEMA </w:t>
      </w:r>
      <w:r w:rsidR="003A47DF">
        <w:rPr>
          <w:rFonts w:ascii="Bookman Old Style" w:hAnsi="Bookman Old Style"/>
          <w:b/>
          <w:sz w:val="28"/>
          <w:szCs w:val="28"/>
        </w:rPr>
        <w:t>PENULISAN BUKU NONFIKSI</w:t>
      </w:r>
    </w:p>
    <w:p w14:paraId="717373E3" w14:textId="77777777"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31BB8E" w14:textId="77777777"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14:paraId="42A61FB4" w14:textId="77777777" w:rsidTr="00821BA2">
        <w:tc>
          <w:tcPr>
            <w:tcW w:w="9350" w:type="dxa"/>
          </w:tcPr>
          <w:p w14:paraId="0FF52C9A" w14:textId="77777777"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BBCC6B8" w14:textId="77777777"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14:paraId="24205238" w14:textId="77777777"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FEEBDD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14:paraId="7CAB35A1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14:paraId="4F35521B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14:paraId="4B9BAFF2" w14:textId="09EFA87A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4A1EF81B" w14:textId="060FE540" w:rsidR="00524999" w:rsidRDefault="00524999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Jony","given":"Wong","non-dropping-particle":"","parse-names":false,"suffix":""}],"id":"ITEM-1","issued":{"date-parts":[["2010"]]},"publisher":"Alex Media Komputindo","publisher-place":"Jakarta","title":"Internet marketing for beginners","type":"book"},"uris":["http://www.mendeley.com/documents/?uuid=849fd716-b16d-48f8-847b-536d4d05928d"]}],"mendeley":{"formattedCitation":"(Jony, 2010)","plainTextFormattedCitation":"(Jony, 2010)","previouslyFormattedCitation":"(Jony, 2010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Jony, 2010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2EB9C476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7B2ABC6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14:paraId="0C749AA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14:paraId="705DDCB2" w14:textId="5F1A36CF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0BB57D44" w14:textId="67974DF5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Alex Media Komputindo","publisher-place":"Jakarta","title":"Facebook Marketing","type":"book"},"uris":["http://www.mendeley.com/documents/?uuid=5c2df7ab-ce16-4251-b61a-bea7ee36f5ab"]}],"mendeley":{"formattedCitation":"(Helianthusonfri, 2016)","plainTextFormattedCitation":"(Helianthusonfri, 2016)","previouslyFormattedCitation":"(Helianthusonfri, 2016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Helianthusonfri, 2016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5BE8854F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24F103A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Tauhid N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Bambang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14:paraId="2E2E4375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14:paraId="3FDEB6CC" w14:textId="2338171B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14:paraId="39DB34BC" w14:textId="5F307699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Azhar","given":"Tauhid Nur","non-dropping-particle":"","parse-names":false,"suffix":""},{"dropping-particle":"","family":"Trim","given":"Bambang","non-dropping-particle":"","parse-names":false,"suffix":""}],"id":"ITEM-1","issued":{"date-parts":[["2005"]]},"publisher":"MQ Publishing","publisher-place":"Bandung","title":"Jangan ke Dokter Lagi: keajaiban sistem imun dan kiat menghalau penyakit","type":"book"},"uris":["http://www.mendeley.com/documents/?uuid=60d30bbc-d977-4b94-9654-353a5251c85c"]}],"mendeley":{"formattedCitation":"(Azhar &amp; Trim, 2005)","plainTextFormattedCitation":"(Azhar &amp; Trim, 2005)","previouslyFormattedCitation":"(Azhar &amp; Trim, 2005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Azhar &amp; Trim, 2005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5E17920A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494A72FB" w14:textId="77777777"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14:paraId="4829EFDC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14:paraId="0BE39B40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14:paraId="35C78EF0" w14:textId="485E3F32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62AB3E4C" w14:textId="04F3E49E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bstract":"4. Nama penulis: John W. Osborne Judul buku: Kiat Berbicara di Depan Umum Untuk Eksekutif. Terjemahan: Walfred Andre Tahun terbit: 1993 Penerbit: Bumi Aksara, Jakarta","author":[{"dropping-particle":"","family":"Osborne","given":"John W","non-dropping-particle":"","parse-names":false,"suffix":""},{"dropping-particle":"","family":"Andre","given":"Walfred","non-dropping-particle":"","parse-names":false,"suffix":""}],"id":"ITEM-1","issued":{"date-parts":[["1993"]]},"publisher":"Bumi Aksara","publisher-place":"Jakarta","title":"Kiat Berbicara di Depan Umum Untuk Eksekutif","type":"book"},"uris":["http://www.mendeley.com/documents/?uuid=1c8967d9-a818-438e-a1a8-89b0752575b5"]}],"mendeley":{"formattedCitation":"(Osborne &amp; Andre, 1993)","plainTextFormattedCitation":"(Osborne &amp; Andre, 1993)","previouslyFormattedCitation":"(Osborne &amp; Andre, 1993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Osborne &amp; Andre, 1993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0B0391BB" w14:textId="43E2657C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F5C0E80" w14:textId="69A53723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2413679" w14:textId="1AD383FF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F7B7E6B" w14:textId="77777777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83501A8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Lalu</w:t>
            </w:r>
          </w:p>
          <w:p w14:paraId="648D6F0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14:paraId="20E9806B" w14:textId="20F75C82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14:paraId="4CA4A39E" w14:textId="505A0E62" w:rsidR="0052499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Arradon","given":"Issabelee","non-dropping-particle":"","parse-names":false,"suffix":""}],"container-title":"Kompas","id":"ITEM-1","issued":{"date-parts":[["2014"]]},"title":"Aceh, Contoh Penyelesaian Kejahatan Masa Lalu","type":"article-magazine"},"uris":["http://www.mendeley.com/documents/?uuid=76caeb63-5370-4948-9ef3-0717506530ae"]}],"mendeley":{"formattedCitation":"(Arradon, 2014)","plainTextFormattedCitation":"(Arradon, 2014)","previouslyFormattedCitation":"(Arradon, 2014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Arradon, 2014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38F03BAC" w14:textId="77777777"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32E152A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49EEEABD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6DB01F83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Jal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14:paraId="18B5D00A" w14:textId="77B7BD6E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5EEB0B63" w14:textId="67A635E8" w:rsidR="00524999" w:rsidRPr="005D70C9" w:rsidRDefault="00524999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Bambang","non-dropping-particle":"","parse-names":false,"suffix":""}],"id":"ITEM-1","issued":{"date-parts":[["2011"]]},"publisher":"Metagraf","publisher-place":"Solo","title":"The art of Stimulating Idea: Jurus mendulang Ide dan Insaf agar kaya di Jalan Menulis","type":"book"},"uris":["http://www.mendeley.com/documents/?uuid=a9afe6ed-b9e7-4493-a7ed-ae3e090bbcc6"]}],"mendeley":{"formattedCitation":"(Trim, 2011b)","plainTextFormattedCitation":"(Trim, 2011b)","previouslyFormattedCitation":"(Trim, 2011b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Trim, 2011b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11FAD565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ED93B49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4EC4572E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5D515C9F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14:paraId="155B2298" w14:textId="0646DE3D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14:paraId="644AEB19" w14:textId="59326BEC" w:rsidR="00974F1C" w:rsidRDefault="00524999" w:rsidP="00524999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Bambang","non-dropping-particle":"","parse-names":false,"suffix":""}],"id":"ITEM-1","issued":{"date-parts":[["2011"]]},"publisher":"Tinta Medina","publisher-place":"Solo","title":"Muhammad Effect: Getaran yang dirindukan dan ditakuti","type":"book"},"uris":["http://www.mendeley.com/documents/?uuid=5142a52e-3c72-40a8-90e6-1f9b766e4633"]}],"mendeley":{"formattedCitation":"(Trim, 2011a)","plainTextFormattedCitation":"(Trim, 2011a)","previouslyFormattedCitation":"(Trim, 2011a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Pr="00524999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Trim, 2011a)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2929FBAB" w14:textId="77777777"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4AA8A3F1" w14:textId="77777777"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A1B1D58" w14:textId="7FADA2DD" w:rsidR="00924DF5" w:rsidRDefault="00924DF5"/>
    <w:p w14:paraId="434DE9E0" w14:textId="1F121E4E" w:rsidR="00524999" w:rsidRDefault="00524999"/>
    <w:p w14:paraId="15214758" w14:textId="38BAA681" w:rsidR="00524999" w:rsidRDefault="00524999"/>
    <w:p w14:paraId="6B926ACB" w14:textId="6B17D5F8" w:rsidR="00524999" w:rsidRDefault="00524999"/>
    <w:p w14:paraId="0C787E69" w14:textId="05964A9B" w:rsidR="00524999" w:rsidRDefault="00524999"/>
    <w:p w14:paraId="71B8C238" w14:textId="57FFDB19" w:rsidR="00524999" w:rsidRDefault="00524999"/>
    <w:p w14:paraId="0D85388F" w14:textId="4AD77DB2" w:rsidR="00524999" w:rsidRDefault="00524999"/>
    <w:p w14:paraId="47FDF4E6" w14:textId="74A8F039" w:rsidR="00524999" w:rsidRDefault="00524999"/>
    <w:p w14:paraId="10149E4A" w14:textId="02093FCC" w:rsidR="00524999" w:rsidRDefault="00524999"/>
    <w:p w14:paraId="37E13074" w14:textId="550CA696" w:rsidR="00524999" w:rsidRDefault="00524999"/>
    <w:p w14:paraId="615FAE2B" w14:textId="2EA9941E" w:rsidR="00524999" w:rsidRDefault="00524999"/>
    <w:p w14:paraId="3AA41D56" w14:textId="45064F4C" w:rsidR="00524999" w:rsidRDefault="00524999"/>
    <w:p w14:paraId="1E1CF565" w14:textId="57FEF4EA" w:rsidR="00524999" w:rsidRDefault="00524999"/>
    <w:p w14:paraId="6B068AF3" w14:textId="750D733A" w:rsidR="00524999" w:rsidRDefault="00524999"/>
    <w:p w14:paraId="200A6817" w14:textId="4A48031C" w:rsidR="00524999" w:rsidRDefault="00524999"/>
    <w:p w14:paraId="47AC3152" w14:textId="33ED0310" w:rsidR="00524999" w:rsidRDefault="00524999"/>
    <w:p w14:paraId="269B4259" w14:textId="2D4D1963" w:rsidR="00524999" w:rsidRDefault="00524999"/>
    <w:p w14:paraId="01D3C8A1" w14:textId="34C47DEA" w:rsidR="00524999" w:rsidRDefault="00524999"/>
    <w:p w14:paraId="711F410A" w14:textId="570F14F7" w:rsidR="00524999" w:rsidRDefault="00524999"/>
    <w:p w14:paraId="78A43D24" w14:textId="4FCA801E" w:rsidR="00524999" w:rsidRDefault="00524999"/>
    <w:p w14:paraId="26A1EA6C" w14:textId="2CAAFDD0" w:rsidR="00524999" w:rsidRDefault="00524999"/>
    <w:p w14:paraId="36D7E077" w14:textId="12CB0F26" w:rsidR="00524999" w:rsidRDefault="00524999"/>
    <w:p w14:paraId="1310D716" w14:textId="081815E7" w:rsidR="00524999" w:rsidRDefault="00524999"/>
    <w:p w14:paraId="1F0CE728" w14:textId="4D0CB1C3" w:rsidR="00524999" w:rsidRDefault="00524999"/>
    <w:p w14:paraId="7B0C6392" w14:textId="646E3434" w:rsidR="00524999" w:rsidRPr="00524999" w:rsidRDefault="00524999" w:rsidP="00524999">
      <w:pPr>
        <w:jc w:val="center"/>
        <w:rPr>
          <w:b/>
          <w:bCs/>
        </w:rPr>
      </w:pPr>
      <w:r w:rsidRPr="00524999">
        <w:rPr>
          <w:b/>
          <w:bCs/>
        </w:rPr>
        <w:t>DAFTAR PUSTAKA</w:t>
      </w:r>
    </w:p>
    <w:p w14:paraId="72D5922B" w14:textId="06556F50" w:rsidR="00524999" w:rsidRDefault="00524999"/>
    <w:p w14:paraId="169C14ED" w14:textId="7CDB78CC" w:rsidR="00524999" w:rsidRDefault="00524999"/>
    <w:p w14:paraId="29F8083C" w14:textId="3498CEAF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24999">
        <w:rPr>
          <w:rFonts w:ascii="Calibri" w:hAnsi="Calibri" w:cs="Calibri"/>
          <w:noProof/>
          <w:szCs w:val="24"/>
        </w:rPr>
        <w:t xml:space="preserve">Arradon, I. (2014). Aceh, Contoh Penyelesaian Kejahatan Masa Lalu. </w:t>
      </w:r>
      <w:r w:rsidRPr="00524999">
        <w:rPr>
          <w:rFonts w:ascii="Calibri" w:hAnsi="Calibri" w:cs="Calibri"/>
          <w:i/>
          <w:iCs/>
          <w:noProof/>
          <w:szCs w:val="24"/>
        </w:rPr>
        <w:t>Kompas</w:t>
      </w:r>
      <w:r w:rsidRPr="00524999">
        <w:rPr>
          <w:rFonts w:ascii="Calibri" w:hAnsi="Calibri" w:cs="Calibri"/>
          <w:noProof/>
          <w:szCs w:val="24"/>
        </w:rPr>
        <w:t>.</w:t>
      </w:r>
    </w:p>
    <w:p w14:paraId="2B60B453" w14:textId="77777777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 w:rsidRPr="00524999">
        <w:rPr>
          <w:rFonts w:ascii="Calibri" w:hAnsi="Calibri" w:cs="Calibri"/>
          <w:noProof/>
          <w:szCs w:val="24"/>
        </w:rPr>
        <w:t xml:space="preserve">Azhar, T. N., &amp; Trim, B. (2005). </w:t>
      </w:r>
      <w:r w:rsidRPr="00524999">
        <w:rPr>
          <w:rFonts w:ascii="Calibri" w:hAnsi="Calibri" w:cs="Calibri"/>
          <w:i/>
          <w:iCs/>
          <w:noProof/>
          <w:szCs w:val="24"/>
        </w:rPr>
        <w:t>Jangan ke Dokter Lagi: keajaiban sistem imun dan kiat menghalau penyakit</w:t>
      </w:r>
      <w:r w:rsidRPr="00524999">
        <w:rPr>
          <w:rFonts w:ascii="Calibri" w:hAnsi="Calibri" w:cs="Calibri"/>
          <w:noProof/>
          <w:szCs w:val="24"/>
        </w:rPr>
        <w:t>. MQ Publishing.</w:t>
      </w:r>
    </w:p>
    <w:p w14:paraId="37F2956A" w14:textId="77777777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 w:rsidRPr="00524999">
        <w:rPr>
          <w:rFonts w:ascii="Calibri" w:hAnsi="Calibri" w:cs="Calibri"/>
          <w:noProof/>
          <w:szCs w:val="24"/>
        </w:rPr>
        <w:t xml:space="preserve">Helianthusonfri, J. (2016). </w:t>
      </w:r>
      <w:r w:rsidRPr="00524999">
        <w:rPr>
          <w:rFonts w:ascii="Calibri" w:hAnsi="Calibri" w:cs="Calibri"/>
          <w:i/>
          <w:iCs/>
          <w:noProof/>
          <w:szCs w:val="24"/>
        </w:rPr>
        <w:t>Facebook Marketing</w:t>
      </w:r>
      <w:r w:rsidRPr="00524999">
        <w:rPr>
          <w:rFonts w:ascii="Calibri" w:hAnsi="Calibri" w:cs="Calibri"/>
          <w:noProof/>
          <w:szCs w:val="24"/>
        </w:rPr>
        <w:t>. Alex Media Komputindo.</w:t>
      </w:r>
    </w:p>
    <w:p w14:paraId="705AE55D" w14:textId="77777777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 w:rsidRPr="00524999">
        <w:rPr>
          <w:rFonts w:ascii="Calibri" w:hAnsi="Calibri" w:cs="Calibri"/>
          <w:noProof/>
          <w:szCs w:val="24"/>
        </w:rPr>
        <w:t xml:space="preserve">Jony, W. (2010). </w:t>
      </w:r>
      <w:r w:rsidRPr="00524999">
        <w:rPr>
          <w:rFonts w:ascii="Calibri" w:hAnsi="Calibri" w:cs="Calibri"/>
          <w:i/>
          <w:iCs/>
          <w:noProof/>
          <w:szCs w:val="24"/>
        </w:rPr>
        <w:t>Internet marketing for beginners</w:t>
      </w:r>
      <w:r w:rsidRPr="00524999">
        <w:rPr>
          <w:rFonts w:ascii="Calibri" w:hAnsi="Calibri" w:cs="Calibri"/>
          <w:noProof/>
          <w:szCs w:val="24"/>
        </w:rPr>
        <w:t>. Alex Media Komputindo.</w:t>
      </w:r>
    </w:p>
    <w:p w14:paraId="6A1E032A" w14:textId="77777777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 w:rsidRPr="00524999">
        <w:rPr>
          <w:rFonts w:ascii="Calibri" w:hAnsi="Calibri" w:cs="Calibri"/>
          <w:noProof/>
          <w:szCs w:val="24"/>
        </w:rPr>
        <w:t xml:space="preserve">Osborne, J. W., &amp; Andre, W. (1993). </w:t>
      </w:r>
      <w:r w:rsidRPr="00524999">
        <w:rPr>
          <w:rFonts w:ascii="Calibri" w:hAnsi="Calibri" w:cs="Calibri"/>
          <w:i/>
          <w:iCs/>
          <w:noProof/>
          <w:szCs w:val="24"/>
        </w:rPr>
        <w:t>Kiat Berbicara di Depan Umum Untuk Eksekutif</w:t>
      </w:r>
      <w:r w:rsidRPr="00524999">
        <w:rPr>
          <w:rFonts w:ascii="Calibri" w:hAnsi="Calibri" w:cs="Calibri"/>
          <w:noProof/>
          <w:szCs w:val="24"/>
        </w:rPr>
        <w:t>. Bumi Aksara.</w:t>
      </w:r>
    </w:p>
    <w:p w14:paraId="1C6C4F22" w14:textId="77777777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 w:rsidRPr="00524999">
        <w:rPr>
          <w:rFonts w:ascii="Calibri" w:hAnsi="Calibri" w:cs="Calibri"/>
          <w:noProof/>
          <w:szCs w:val="24"/>
        </w:rPr>
        <w:t xml:space="preserve">Trim, B. (2011a). </w:t>
      </w:r>
      <w:r w:rsidRPr="00524999">
        <w:rPr>
          <w:rFonts w:ascii="Calibri" w:hAnsi="Calibri" w:cs="Calibri"/>
          <w:i/>
          <w:iCs/>
          <w:noProof/>
          <w:szCs w:val="24"/>
        </w:rPr>
        <w:t>Muhammad Effect: Getaran yang dirindukan dan ditakuti</w:t>
      </w:r>
      <w:r w:rsidRPr="00524999">
        <w:rPr>
          <w:rFonts w:ascii="Calibri" w:hAnsi="Calibri" w:cs="Calibri"/>
          <w:noProof/>
          <w:szCs w:val="24"/>
        </w:rPr>
        <w:t>. Tinta Medina.</w:t>
      </w:r>
    </w:p>
    <w:p w14:paraId="02247BE9" w14:textId="77777777" w:rsidR="00524999" w:rsidRPr="00524999" w:rsidRDefault="00524999" w:rsidP="00524999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524999">
        <w:rPr>
          <w:rFonts w:ascii="Calibri" w:hAnsi="Calibri" w:cs="Calibri"/>
          <w:noProof/>
          <w:szCs w:val="24"/>
        </w:rPr>
        <w:t xml:space="preserve">Trim, B. (2011b). </w:t>
      </w:r>
      <w:r w:rsidRPr="00524999">
        <w:rPr>
          <w:rFonts w:ascii="Calibri" w:hAnsi="Calibri" w:cs="Calibri"/>
          <w:i/>
          <w:iCs/>
          <w:noProof/>
          <w:szCs w:val="24"/>
        </w:rPr>
        <w:t>The art of Stimulating Idea: Jurus mendulang Ide dan Insaf agar kaya di Jalan Menulis</w:t>
      </w:r>
      <w:r w:rsidRPr="00524999">
        <w:rPr>
          <w:rFonts w:ascii="Calibri" w:hAnsi="Calibri" w:cs="Calibri"/>
          <w:noProof/>
          <w:szCs w:val="24"/>
        </w:rPr>
        <w:t>. Metagraf.</w:t>
      </w:r>
    </w:p>
    <w:p w14:paraId="0AB62CDD" w14:textId="5C1534D6" w:rsidR="00524999" w:rsidRDefault="00524999">
      <w:r>
        <w:fldChar w:fldCharType="end"/>
      </w:r>
    </w:p>
    <w:sectPr w:rsidR="00524999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4F1C"/>
    <w:rsid w:val="0012251A"/>
    <w:rsid w:val="003A47DF"/>
    <w:rsid w:val="0042167F"/>
    <w:rsid w:val="00524999"/>
    <w:rsid w:val="00924DF5"/>
    <w:rsid w:val="0097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A8DBE2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4B36EC-5930-47CD-89C2-D1EA6A45FE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1139</Words>
  <Characters>6493</Characters>
  <Application>Microsoft Office Word</Application>
  <DocSecurity>0</DocSecurity>
  <Lines>54</Lines>
  <Paragraphs>15</Paragraphs>
  <ScaleCrop>false</ScaleCrop>
  <Company/>
  <LinksUpToDate>false</LinksUpToDate>
  <CharactersWithSpaces>7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Mustika Dewi</cp:lastModifiedBy>
  <cp:revision>2</cp:revision>
  <dcterms:created xsi:type="dcterms:W3CDTF">2021-06-12T04:08:00Z</dcterms:created>
  <dcterms:modified xsi:type="dcterms:W3CDTF">2021-06-12T0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harvard-oxford-brookes-university-faculty-of-health-and-life-sciences</vt:lpwstr>
  </property>
  <property fmtid="{D5CDD505-2E9C-101B-9397-08002B2CF9AE}" pid="21" name="Mendeley Recent Style Name 9_1">
    <vt:lpwstr>Oxford Brookes University - Faculty of Health and Life Sciences - Harvard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555e1e9-a2ed-3f76-8c42-f610e238ecf7</vt:lpwstr>
  </property>
  <property fmtid="{D5CDD505-2E9C-101B-9397-08002B2CF9AE}" pid="24" name="Mendeley Citation Style_1">
    <vt:lpwstr>http://www.zotero.org/styles/apa</vt:lpwstr>
  </property>
</Properties>
</file>